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7C2778">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7C2778">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7C2778">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7C2778">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7C2778">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7C2778">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7C2778">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7C2778">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7C2778">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7C2778">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7C2778">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7C2778">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7C2778">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7C2778">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7C2778">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7C2778">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7C2778">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7C2778">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7C2778">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7C2778">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7C2778">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7C2778">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7C2778">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7C2778">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371119C3"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xml:space="preserve">. </w:t>
      </w:r>
      <w:r w:rsidR="00D05033">
        <w:t xml:space="preserve">Dies ist jedoch </w:t>
      </w:r>
      <w:r w:rsidR="003E0CA3">
        <w:t>nichts</w:t>
      </w:r>
      <w:r w:rsidR="00D05033">
        <w:t xml:space="preserve"> im vergleich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Visualisierungstechniken</w:t>
      </w:r>
      <w:r w:rsidR="00C36E0E" w:rsidRPr="00C36E0E">
        <w:t xml:space="preserve">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 xml:space="preserve">Visualisierungstechniken </w:t>
      </w:r>
      <w:r w:rsidR="0001178F">
        <w:t>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t>
      </w:r>
      <w:proofErr w:type="gramStart"/>
      <w:r w:rsidR="00B037AE">
        <w:t>würde</w:t>
      </w:r>
      <w:proofErr w:type="gramEnd"/>
      <w:r w:rsidR="00B037AE">
        <w:t xml:space="preserv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9" w:name="_Toc80274845"/>
      <w:r>
        <w:t>Überblick und Beiträge</w:t>
      </w:r>
      <w:bookmarkEnd w:id="9"/>
    </w:p>
    <w:p w14:paraId="217BA9F6" w14:textId="2096106E"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2" w:name="_Toc80274847"/>
      <w:r>
        <w:t>Technische Breitstellung der Daten</w:t>
      </w:r>
      <w:bookmarkEnd w:id="12"/>
    </w:p>
    <w:p w14:paraId="7B98439F" w14:textId="4C5B7CBF"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3" w:name="_Toc80274848"/>
      <w:bookmarkStart w:id="14" w:name="_Ref80347685"/>
      <w:r>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t>
      </w:r>
      <w:proofErr w:type="gramStart"/>
      <w:r w:rsidR="00C707B8">
        <w:t>werden</w:t>
      </w:r>
      <w:proofErr w:type="gramEnd"/>
      <w:r w:rsidR="00C707B8">
        <w:t xml:space="preserve">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t>Präsentation der Visualisierung</w:t>
      </w:r>
      <w:bookmarkEnd w:id="18"/>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fldSimple w:instr=" SEQ Abbildung \* ARABIC ">
        <w:r w:rsidR="004E3487">
          <w:rPr>
            <w:noProof/>
          </w:rPr>
          <w:t>1</w:t>
        </w:r>
      </w:fldSimple>
      <w:bookmarkEnd w:id="20"/>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lastRenderedPageBreak/>
        <w:t xml:space="preserve">Abbildung </w:t>
      </w:r>
      <w:r w:rsidR="007C2778">
        <w:fldChar w:fldCharType="begin"/>
      </w:r>
      <w:r w:rsidR="007C2778">
        <w:instrText xml:space="preserve"> SEQ Abbildung \* ARABIC </w:instrText>
      </w:r>
      <w:r w:rsidR="007C2778">
        <w:fldChar w:fldCharType="separate"/>
      </w:r>
      <w:r w:rsidR="004E3487">
        <w:rPr>
          <w:noProof/>
        </w:rPr>
        <w:t>2</w:t>
      </w:r>
      <w:r w:rsidR="007C2778">
        <w:rPr>
          <w:noProof/>
        </w:rPr>
        <w:fldChar w:fldCharType="end"/>
      </w:r>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fldSimple w:instr=" SEQ Abbildung \* ARABIC ">
        <w:r w:rsidR="004E3487">
          <w:rPr>
            <w:noProof/>
          </w:rPr>
          <w:t>3</w:t>
        </w:r>
      </w:fldSimple>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r w:rsidR="007C2778">
        <w:fldChar w:fldCharType="begin"/>
      </w:r>
      <w:r w:rsidR="007C2778">
        <w:instrText xml:space="preserve"> SEQ Abbildung \* ARABIC </w:instrText>
      </w:r>
      <w:r w:rsidR="007C2778">
        <w:fldChar w:fldCharType="separate"/>
      </w:r>
      <w:r w:rsidR="004E3487">
        <w:rPr>
          <w:noProof/>
        </w:rPr>
        <w:t>4</w:t>
      </w:r>
      <w:r w:rsidR="007C2778">
        <w:rPr>
          <w:noProof/>
        </w:rPr>
        <w:fldChar w:fldCharType="end"/>
      </w:r>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fldSimple w:instr=" SEQ Abbildung \* ARABIC ">
        <w:r w:rsidR="004E3487">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r w:rsidR="007C2778">
        <w:fldChar w:fldCharType="begin"/>
      </w:r>
      <w:r w:rsidR="007C2778">
        <w:instrText xml:space="preserve"> SEQ Abbildung \* ARABIC </w:instrText>
      </w:r>
      <w:r w:rsidR="007C2778">
        <w:fldChar w:fldCharType="separate"/>
      </w:r>
      <w:r w:rsidR="004E3487">
        <w:rPr>
          <w:noProof/>
        </w:rPr>
        <w:t>6</w:t>
      </w:r>
      <w:r w:rsidR="007C2778">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lastRenderedPageBreak/>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6B9F0D83"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535FA98A"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213EDD8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w:t>
      </w:r>
      <w:r w:rsidR="0032757A">
        <w:lastRenderedPageBreak/>
        <w:t>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15F92875"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w:t>
      </w:r>
      <w:r w:rsidR="00C9174A">
        <w:lastRenderedPageBreak/>
        <w:t xml:space="preserve">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64B9F25B" w14:textId="77777777" w:rsidR="005D7C28" w:rsidRDefault="004D03E1" w:rsidP="005D7C28">
          <w:pPr>
            <w:pStyle w:val="CitaviBibliographyEntry"/>
          </w:pPr>
          <w:r>
            <w:fldChar w:fldCharType="begin"/>
          </w:r>
          <w:r>
            <w:instrText>ADDIN CitaviBibliography</w:instrText>
          </w:r>
          <w:r>
            <w:fldChar w:fldCharType="separate"/>
          </w:r>
          <w:r w:rsidR="005D7C28">
            <w:t>[1]</w:t>
          </w:r>
          <w:r w:rsidR="005D7C28">
            <w:tab/>
          </w:r>
          <w:bookmarkStart w:id="39" w:name="_CTVL00187d62162ca34425db0e18a7c14bcac47"/>
          <w:r w:rsidR="005D7C28">
            <w:t>P. Roca,</w:t>
          </w:r>
          <w:bookmarkEnd w:id="39"/>
          <w:r w:rsidR="005D7C28">
            <w:t xml:space="preserve"> </w:t>
          </w:r>
          <w:r w:rsidR="005D7C28" w:rsidRPr="005D7C28">
            <w:rPr>
              <w:i/>
            </w:rPr>
            <w:t xml:space="preserve">State of the Vitivinicultural World in 2020, </w:t>
          </w:r>
          <w:r w:rsidR="005D7C28" w:rsidRPr="005D7C28">
            <w:t xml:space="preserve">o. O., </w:t>
          </w:r>
          <w:r w:rsidR="005D7C28" w:rsidRPr="005D7C28">
            <w:rPr>
              <w:b/>
            </w:rPr>
            <w:t>20.04.2021</w:t>
          </w:r>
          <w:r w:rsidR="005D7C28" w:rsidRPr="005D7C28">
            <w:t>.</w:t>
          </w:r>
        </w:p>
        <w:p w14:paraId="0F6A7107" w14:textId="77777777" w:rsidR="005D7C28" w:rsidRDefault="005D7C28" w:rsidP="005D7C28">
          <w:pPr>
            <w:pStyle w:val="CitaviBibliographyEntry"/>
          </w:pPr>
          <w:r>
            <w:t>[2]</w:t>
          </w:r>
          <w:r>
            <w:tab/>
          </w:r>
          <w:bookmarkStart w:id="40" w:name="_CTVL001391b1ab3d9a54a7db3302a96d1fac0b0"/>
          <w:r>
            <w:t>M. Yi,</w:t>
          </w:r>
          <w:bookmarkEnd w:id="40"/>
          <w:r>
            <w:t xml:space="preserve"> </w:t>
          </w:r>
          <w:r w:rsidRPr="005D7C28">
            <w:rPr>
              <w:i/>
            </w:rPr>
            <w:t xml:space="preserve">A Complete Guide to Scatter Plots, </w:t>
          </w:r>
          <w:r w:rsidRPr="005D7C28">
            <w:t xml:space="preserve">https://chartio.com/learn/charts/what-is-a-scatter-plot/, </w:t>
          </w:r>
          <w:r w:rsidRPr="005D7C28">
            <w:rPr>
              <w:b/>
            </w:rPr>
            <w:t>2019</w:t>
          </w:r>
          <w:r w:rsidRPr="005D7C28">
            <w:t>.</w:t>
          </w:r>
        </w:p>
        <w:p w14:paraId="58AFAFBF" w14:textId="77777777" w:rsidR="005D7C28" w:rsidRDefault="005D7C28" w:rsidP="005D7C28">
          <w:pPr>
            <w:pStyle w:val="CitaviBibliographyEntry"/>
          </w:pPr>
          <w:r>
            <w:t>[3]</w:t>
          </w:r>
          <w:r>
            <w:tab/>
          </w:r>
          <w:bookmarkStart w:id="41" w:name="_CTVL001a5d94c2d3e5f43fca4f8405d4d7d4c5b"/>
          <w:r>
            <w:t>S. Few,</w:t>
          </w:r>
          <w:bookmarkEnd w:id="41"/>
          <w:r>
            <w:t xml:space="preserve"> </w:t>
          </w:r>
          <w:r w:rsidRPr="005D7C28">
            <w:rPr>
              <w:i/>
            </w:rPr>
            <w:t xml:space="preserve">Multivariate Analysis Using Parallel Coordinates, </w:t>
          </w:r>
          <w:r w:rsidRPr="005D7C28">
            <w:t xml:space="preserve">http://www.perceptualedge.com/articles/b-eye/parallel_coordinates.pdf, </w:t>
          </w:r>
          <w:r w:rsidRPr="005D7C28">
            <w:rPr>
              <w:b/>
            </w:rPr>
            <w:t>2006</w:t>
          </w:r>
          <w:r w:rsidRPr="005D7C28">
            <w:t>.</w:t>
          </w:r>
        </w:p>
        <w:p w14:paraId="5A077D09" w14:textId="77777777" w:rsidR="005D7C28" w:rsidRDefault="005D7C28" w:rsidP="005D7C28">
          <w:pPr>
            <w:pStyle w:val="CitaviBibliographyEntry"/>
            <w:rPr>
              <w:b/>
            </w:rPr>
          </w:pPr>
          <w:r>
            <w:t>[4]</w:t>
          </w:r>
          <w:r>
            <w:tab/>
          </w:r>
          <w:bookmarkStart w:id="42" w:name="_CTVL001a369bd4dadfa4199b7f6512c3d0e0580"/>
          <w:r>
            <w:t>American Society for Quality,</w:t>
          </w:r>
          <w:bookmarkEnd w:id="42"/>
          <w:r>
            <w:t xml:space="preserve"> </w:t>
          </w:r>
          <w:r w:rsidRPr="005D7C28">
            <w:rPr>
              <w:i/>
            </w:rPr>
            <w:t xml:space="preserve">What is a Tree Diagram? Systemic or Hierarchy Analysis | ASQ, </w:t>
          </w:r>
          <w:r w:rsidRPr="005D7C28">
            <w:t xml:space="preserve">https://asq.org/quality-resources/tree-diagram, </w:t>
          </w:r>
          <w:r w:rsidRPr="005D7C28">
            <w:rPr>
              <w:b/>
            </w:rPr>
            <w:t>o. J.</w:t>
          </w:r>
        </w:p>
        <w:p w14:paraId="1C4AF5B9" w14:textId="77777777" w:rsidR="005D7C28" w:rsidRDefault="005D7C28" w:rsidP="005D7C28">
          <w:pPr>
            <w:pStyle w:val="CitaviBibliographyEntry"/>
            <w:rPr>
              <w:b/>
            </w:rPr>
          </w:pPr>
          <w:r>
            <w:t>[5]</w:t>
          </w:r>
          <w:r>
            <w:tab/>
          </w:r>
          <w:bookmarkStart w:id="43" w:name="_CTVL001ff33293577c84d32968259d796b52c57"/>
          <w:r>
            <w:t>L. Beilmann,</w:t>
          </w:r>
          <w:bookmarkEnd w:id="43"/>
          <w:r>
            <w:t xml:space="preserve"> </w:t>
          </w:r>
          <w:r w:rsidRPr="005D7C28">
            <w:rPr>
              <w:i/>
            </w:rPr>
            <w:t xml:space="preserve">Alkoholgehalt in Wein - Das solltest du unbedingt Wissen!, </w:t>
          </w:r>
          <w:r w:rsidRPr="005D7C28">
            <w:t xml:space="preserve">https://wein-fuer-laien.de/weinwissen/alkoholgehalt-im-wein/, </w:t>
          </w:r>
          <w:r w:rsidRPr="005D7C28">
            <w:rPr>
              <w:b/>
            </w:rPr>
            <w:t>o. J.</w:t>
          </w:r>
        </w:p>
        <w:p w14:paraId="6A6C0557" w14:textId="77777777" w:rsidR="005D7C28" w:rsidRDefault="005D7C28" w:rsidP="005D7C28">
          <w:pPr>
            <w:pStyle w:val="CitaviBibliographyEntry"/>
          </w:pPr>
          <w:r>
            <w:t>[6]</w:t>
          </w:r>
          <w:r>
            <w:tab/>
          </w:r>
          <w:bookmarkStart w:id="44" w:name="_CTVL001333615a5980e42f0be017e355212c6b8"/>
          <w:r>
            <w:t>M. Teufel,</w:t>
          </w:r>
          <w:bookmarkEnd w:id="44"/>
          <w:r>
            <w:t xml:space="preserve"> </w:t>
          </w:r>
          <w:r w:rsidRPr="005D7C28">
            <w:rPr>
              <w:i/>
            </w:rPr>
            <w:t xml:space="preserve">Die richtige Trinktemperatur für Wein - warum wichtig?, </w:t>
          </w:r>
          <w:r w:rsidRPr="005D7C28">
            <w:t xml:space="preserve">https://swisscave.com/de/swisscave-blog/post/die-richtige-trinktemperatur-fur-wein-warum-wichtig, </w:t>
          </w:r>
          <w:r w:rsidRPr="005D7C28">
            <w:rPr>
              <w:b/>
            </w:rPr>
            <w:t>2021</w:t>
          </w:r>
          <w:r w:rsidRPr="005D7C28">
            <w:t>.</w:t>
          </w:r>
        </w:p>
        <w:p w14:paraId="20B43C13" w14:textId="77777777" w:rsidR="005D7C28" w:rsidRDefault="005D7C28" w:rsidP="005D7C28">
          <w:pPr>
            <w:pStyle w:val="CitaviBibliographyEntry"/>
            <w:rPr>
              <w:b/>
            </w:rPr>
          </w:pPr>
          <w:r>
            <w:t>[7]</w:t>
          </w:r>
          <w:r>
            <w:tab/>
          </w:r>
          <w:bookmarkStart w:id="45" w:name="_CTVL001fb8010cefe71444aaf891dda70e109b8"/>
          <w:r>
            <w:t>Brogsitter Weinversand,</w:t>
          </w:r>
          <w:bookmarkEnd w:id="45"/>
          <w:r>
            <w:t xml:space="preserve"> </w:t>
          </w:r>
          <w:r w:rsidRPr="005D7C28">
            <w:rPr>
              <w:i/>
            </w:rPr>
            <w:t xml:space="preserve">Süße, </w:t>
          </w:r>
          <w:r w:rsidRPr="005D7C28">
            <w:t xml:space="preserve">https://www.brogsitter.de/weinlexikon/suesse/#, </w:t>
          </w:r>
          <w:r w:rsidRPr="005D7C28">
            <w:rPr>
              <w:b/>
            </w:rPr>
            <w:t>o. J.</w:t>
          </w:r>
        </w:p>
        <w:p w14:paraId="11938761" w14:textId="77777777" w:rsidR="005D7C28" w:rsidRDefault="005D7C28" w:rsidP="005D7C28">
          <w:pPr>
            <w:pStyle w:val="CitaviBibliographyEntry"/>
          </w:pPr>
          <w:r>
            <w:t>[8]</w:t>
          </w:r>
          <w:r>
            <w:tab/>
          </w:r>
          <w:bookmarkStart w:id="46" w:name="_CTVL001d5718d54071f4ea6b29e14cd8e806ce9"/>
          <w:r>
            <w:t>Weinkenner GmbH,</w:t>
          </w:r>
          <w:bookmarkEnd w:id="46"/>
          <w:r>
            <w:t xml:space="preserve"> </w:t>
          </w:r>
          <w:r w:rsidRPr="005D7C28">
            <w:rPr>
              <w:i/>
            </w:rPr>
            <w:t xml:space="preserve">Die Säure | Weinkenner.de, </w:t>
          </w:r>
          <w:r w:rsidRPr="005D7C28">
            <w:t xml:space="preserve">https://www.weinkenner.de/die-saeure/, </w:t>
          </w:r>
          <w:r w:rsidRPr="005D7C28">
            <w:rPr>
              <w:b/>
            </w:rPr>
            <w:t>2011</w:t>
          </w:r>
          <w:r w:rsidRPr="005D7C28">
            <w:t>.</w:t>
          </w:r>
        </w:p>
        <w:p w14:paraId="7A4E4A74" w14:textId="77777777" w:rsidR="005D7C28" w:rsidRDefault="005D7C28" w:rsidP="005D7C28">
          <w:pPr>
            <w:pStyle w:val="CitaviBibliographyEntry"/>
            <w:rPr>
              <w:b/>
            </w:rPr>
          </w:pPr>
          <w:r>
            <w:t>[9]</w:t>
          </w:r>
          <w:r>
            <w:tab/>
          </w:r>
          <w:bookmarkStart w:id="47" w:name="_CTVL001feae5290ed314213a08b4b79927e7f1a"/>
          <w:r>
            <w:t>Brogsitter Weinversand,</w:t>
          </w:r>
          <w:bookmarkEnd w:id="47"/>
          <w:r>
            <w:t xml:space="preserve"> </w:t>
          </w:r>
          <w:r w:rsidRPr="005D7C28">
            <w:rPr>
              <w:i/>
            </w:rPr>
            <w:t xml:space="preserve">Körper, </w:t>
          </w:r>
          <w:r w:rsidRPr="005D7C28">
            <w:t xml:space="preserve">https://www.brogsitter.de/weinlexikon/koerper/, </w:t>
          </w:r>
          <w:r w:rsidRPr="005D7C28">
            <w:rPr>
              <w:b/>
            </w:rPr>
            <w:t>o. J.</w:t>
          </w:r>
        </w:p>
        <w:p w14:paraId="10587BA8" w14:textId="77777777" w:rsidR="005D7C28" w:rsidRDefault="005D7C28" w:rsidP="005D7C28">
          <w:pPr>
            <w:pStyle w:val="CitaviBibliographyEntry"/>
            <w:rPr>
              <w:b/>
            </w:rPr>
          </w:pPr>
          <w:r>
            <w:t>[10]</w:t>
          </w:r>
          <w:r>
            <w:tab/>
          </w:r>
          <w:bookmarkStart w:id="48" w:name="_CTVL001cc82e137394a423f933de8904adc4a01"/>
          <w:r>
            <w:t>Brogsitter Weinversand,</w:t>
          </w:r>
          <w:bookmarkEnd w:id="48"/>
          <w:r>
            <w:t xml:space="preserve"> </w:t>
          </w:r>
          <w:r w:rsidRPr="005D7C28">
            <w:rPr>
              <w:i/>
            </w:rPr>
            <w:t xml:space="preserve">Gerbstoffe, </w:t>
          </w:r>
          <w:r w:rsidRPr="005D7C28">
            <w:t xml:space="preserve">https://www.brogsitter.de/weinlexikon/gerbstoffe/, </w:t>
          </w:r>
          <w:r w:rsidRPr="005D7C28">
            <w:rPr>
              <w:b/>
            </w:rPr>
            <w:t>o. J.</w:t>
          </w:r>
        </w:p>
        <w:p w14:paraId="0BBC70D7" w14:textId="77777777" w:rsidR="005D7C28" w:rsidRDefault="005D7C28" w:rsidP="005D7C28">
          <w:pPr>
            <w:pStyle w:val="CitaviBibliographyEntry"/>
          </w:pPr>
          <w:r>
            <w:t>[11]</w:t>
          </w:r>
          <w:r>
            <w:tab/>
          </w:r>
          <w:bookmarkStart w:id="49" w:name="_CTVL0010cdb8943940a4f8480d87427a95c5420"/>
          <w:r>
            <w:t>Vineyard99,</w:t>
          </w:r>
          <w:bookmarkEnd w:id="49"/>
          <w:r>
            <w:t xml:space="preserve"> </w:t>
          </w:r>
          <w:r w:rsidRPr="005D7C28">
            <w:rPr>
              <w:i/>
            </w:rPr>
            <w:t xml:space="preserve">Wein &amp; Wissen: Weinjahrgang – Geheimnis der Weinalterung, </w:t>
          </w:r>
          <w:r w:rsidRPr="005D7C28">
            <w:t xml:space="preserve">https://www.vineyard99.de/weinjahrgang-und-weinalterung/, </w:t>
          </w:r>
          <w:r w:rsidRPr="005D7C28">
            <w:rPr>
              <w:b/>
            </w:rPr>
            <w:t>2020</w:t>
          </w:r>
          <w:r w:rsidRPr="005D7C28">
            <w:t>.</w:t>
          </w:r>
        </w:p>
        <w:p w14:paraId="7F5661A9" w14:textId="77777777" w:rsidR="005D7C28" w:rsidRDefault="005D7C28" w:rsidP="005D7C28">
          <w:pPr>
            <w:pStyle w:val="CitaviBibliographyEntry"/>
          </w:pPr>
          <w:r>
            <w:t>[12]</w:t>
          </w:r>
          <w:r>
            <w:tab/>
          </w:r>
          <w:bookmarkStart w:id="50" w:name="_CTVL0012e7bfd3da50d47a68d5955c1d9965f62"/>
          <w:r>
            <w:t>dev7halo,</w:t>
          </w:r>
          <w:bookmarkEnd w:id="50"/>
          <w:r>
            <w:t xml:space="preserve"> </w:t>
          </w:r>
          <w:r w:rsidRPr="005D7C28">
            <w:rPr>
              <w:i/>
            </w:rPr>
            <w:t xml:space="preserve">Wine Information, </w:t>
          </w:r>
          <w:r w:rsidRPr="005D7C28">
            <w:t xml:space="preserve">https://www.kaggle.com/dev7halo/wine-information, </w:t>
          </w:r>
          <w:r w:rsidRPr="005D7C28">
            <w:rPr>
              <w:b/>
            </w:rPr>
            <w:t>2021</w:t>
          </w:r>
          <w:r w:rsidRPr="005D7C28">
            <w:t>.</w:t>
          </w:r>
        </w:p>
        <w:p w14:paraId="062F6C8E" w14:textId="77777777" w:rsidR="005D7C28" w:rsidRDefault="005D7C28" w:rsidP="005D7C28">
          <w:pPr>
            <w:pStyle w:val="CitaviBibliographyEntry"/>
          </w:pPr>
          <w:r>
            <w:t>[13]</w:t>
          </w:r>
          <w:r>
            <w:tab/>
          </w:r>
          <w:bookmarkStart w:id="51" w:name="_CTVL001de0d2bf176b44ffe965d02a13c0574ad"/>
          <w:r>
            <w:t>Curran Kelleher,</w:t>
          </w:r>
          <w:bookmarkEnd w:id="51"/>
          <w:r>
            <w:t xml:space="preserve"> </w:t>
          </w:r>
          <w:r w:rsidRPr="005D7C28">
            <w:rPr>
              <w:i/>
            </w:rPr>
            <w:t xml:space="preserve">World Countries Hierarchy, </w:t>
          </w:r>
          <w:r w:rsidRPr="005D7C28">
            <w:t xml:space="preserve">https://gist.github.com/curran/1dd7ab046a4ed32380b21e81a38447aa/, </w:t>
          </w:r>
          <w:r w:rsidRPr="005D7C28">
            <w:rPr>
              <w:b/>
            </w:rPr>
            <w:t>2015</w:t>
          </w:r>
          <w:r w:rsidRPr="005D7C28">
            <w:t>.</w:t>
          </w:r>
        </w:p>
        <w:p w14:paraId="4522562A" w14:textId="77777777" w:rsidR="005D7C28" w:rsidRDefault="005D7C28" w:rsidP="005D7C28">
          <w:pPr>
            <w:pStyle w:val="CitaviBibliographyEntry"/>
          </w:pPr>
          <w:r>
            <w:t>[14]</w:t>
          </w:r>
          <w:r>
            <w:tab/>
          </w:r>
          <w:bookmarkStart w:id="52" w:name="_CTVL001aae1fe33cb2a40e78e0da70d00b2eb43"/>
          <w:r>
            <w:t>M. Petrova,</w:t>
          </w:r>
          <w:bookmarkEnd w:id="52"/>
          <w:r>
            <w:t xml:space="preserve"> </w:t>
          </w:r>
          <w:r w:rsidRPr="005D7C28">
            <w:rPr>
              <w:i/>
            </w:rPr>
            <w:t xml:space="preserve">Web-basierte dynamische Visualisierung klinischer Daten, </w:t>
          </w:r>
          <w:r w:rsidRPr="005D7C28">
            <w:t xml:space="preserve">https://www.nm.informatik.uni-muenchen.de/common/pub/Fopras/petr02/PDF-Version/petr02.pdf, </w:t>
          </w:r>
          <w:r w:rsidRPr="005D7C28">
            <w:rPr>
              <w:b/>
            </w:rPr>
            <w:t>2002</w:t>
          </w:r>
          <w:r w:rsidRPr="005D7C28">
            <w:t>.</w:t>
          </w:r>
        </w:p>
        <w:p w14:paraId="43FF3624" w14:textId="31543B00" w:rsidR="004D03E1" w:rsidRDefault="005D7C28" w:rsidP="005D7C28">
          <w:pPr>
            <w:pStyle w:val="CitaviBibliographyEntry"/>
          </w:pPr>
          <w:r>
            <w:t>[15]</w:t>
          </w:r>
          <w:r>
            <w:tab/>
          </w:r>
          <w:bookmarkStart w:id="53" w:name="_CTVL0016f4df8312d3f4420976ab9a344f2f2a6"/>
          <w:r>
            <w:t>U. Fels,</w:t>
          </w:r>
          <w:bookmarkEnd w:id="53"/>
          <w:r>
            <w:t xml:space="preserve"> </w:t>
          </w:r>
          <w:r w:rsidRPr="005D7C28">
            <w:rPr>
              <w:i/>
            </w:rPr>
            <w:t xml:space="preserve">Usability-Analyse des Programms Animated Scatter Plot, </w:t>
          </w:r>
          <w:r w:rsidRPr="005D7C28">
            <w:t xml:space="preserve">https://repositum.tuwien.at/bitstream/20.500.12708/4082/2/Fels%20Ulrich%20-%202015%20-%20Usability%20Analyse%20des%20Programms%20Animated%20Scatter%20Plot.pdf, </w:t>
          </w:r>
          <w:r w:rsidRPr="005D7C28">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4" w:name="_Toc80274865"/>
      <w:r>
        <w:lastRenderedPageBreak/>
        <w:t>Anhang</w:t>
      </w:r>
      <w:bookmarkEnd w:id="54"/>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FCD69" w14:textId="77777777" w:rsidR="007C2778" w:rsidRDefault="007C2778" w:rsidP="00537FBC">
      <w:r>
        <w:separator/>
      </w:r>
    </w:p>
    <w:p w14:paraId="2417F43C" w14:textId="77777777" w:rsidR="007C2778" w:rsidRDefault="007C2778" w:rsidP="00537FBC"/>
  </w:endnote>
  <w:endnote w:type="continuationSeparator" w:id="0">
    <w:p w14:paraId="419AB1C4" w14:textId="77777777" w:rsidR="007C2778" w:rsidRDefault="007C2778" w:rsidP="00537FBC">
      <w:r>
        <w:continuationSeparator/>
      </w:r>
    </w:p>
    <w:p w14:paraId="66A28E22" w14:textId="77777777" w:rsidR="007C2778" w:rsidRDefault="007C2778" w:rsidP="00537FBC"/>
  </w:endnote>
  <w:endnote w:type="continuationNotice" w:id="1">
    <w:p w14:paraId="274F96B4" w14:textId="77777777" w:rsidR="007C2778" w:rsidRDefault="007C27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B57ED" w14:textId="77777777" w:rsidR="007C2778" w:rsidRDefault="007C2778" w:rsidP="00537FBC">
      <w:r>
        <w:separator/>
      </w:r>
    </w:p>
    <w:p w14:paraId="2AC90B25" w14:textId="77777777" w:rsidR="007C2778" w:rsidRDefault="007C2778" w:rsidP="00537FBC"/>
  </w:footnote>
  <w:footnote w:type="continuationSeparator" w:id="0">
    <w:p w14:paraId="654FB4BE" w14:textId="77777777" w:rsidR="007C2778" w:rsidRDefault="007C2778" w:rsidP="00537FBC">
      <w:r>
        <w:continuationSeparator/>
      </w:r>
    </w:p>
    <w:p w14:paraId="3DD5B98F" w14:textId="77777777" w:rsidR="007C2778" w:rsidRDefault="007C2778" w:rsidP="00537FBC"/>
  </w:footnote>
  <w:footnote w:type="continuationNotice" w:id="1">
    <w:p w14:paraId="6C6C2D74" w14:textId="77777777" w:rsidR="007C2778" w:rsidRDefault="007C277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178F"/>
    <w:rsid w:val="00013A2D"/>
    <w:rsid w:val="000149CA"/>
    <w:rsid w:val="00014FD2"/>
    <w:rsid w:val="00015214"/>
    <w:rsid w:val="00015C7B"/>
    <w:rsid w:val="00016142"/>
    <w:rsid w:val="00022B30"/>
    <w:rsid w:val="00024B63"/>
    <w:rsid w:val="00025274"/>
    <w:rsid w:val="00026B0A"/>
    <w:rsid w:val="00026E8F"/>
    <w:rsid w:val="000312E0"/>
    <w:rsid w:val="000319D1"/>
    <w:rsid w:val="00032AEB"/>
    <w:rsid w:val="00035FD4"/>
    <w:rsid w:val="000405E2"/>
    <w:rsid w:val="000456F2"/>
    <w:rsid w:val="000457B2"/>
    <w:rsid w:val="00045B7D"/>
    <w:rsid w:val="0004649A"/>
    <w:rsid w:val="00053E5F"/>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85C63"/>
    <w:rsid w:val="00087F0E"/>
    <w:rsid w:val="000934E6"/>
    <w:rsid w:val="00097A24"/>
    <w:rsid w:val="000A49BA"/>
    <w:rsid w:val="000A5F82"/>
    <w:rsid w:val="000A632F"/>
    <w:rsid w:val="000A7628"/>
    <w:rsid w:val="000B0A57"/>
    <w:rsid w:val="000B0EB5"/>
    <w:rsid w:val="000B3C2A"/>
    <w:rsid w:val="000B3FC9"/>
    <w:rsid w:val="000C10CC"/>
    <w:rsid w:val="000D0FC9"/>
    <w:rsid w:val="000D3452"/>
    <w:rsid w:val="000D4365"/>
    <w:rsid w:val="000D46EA"/>
    <w:rsid w:val="000D506D"/>
    <w:rsid w:val="000D7692"/>
    <w:rsid w:val="000E1F0D"/>
    <w:rsid w:val="000E2FAA"/>
    <w:rsid w:val="000E51E1"/>
    <w:rsid w:val="000E6E9A"/>
    <w:rsid w:val="000E7635"/>
    <w:rsid w:val="000E7BE8"/>
    <w:rsid w:val="000F00EB"/>
    <w:rsid w:val="000F4661"/>
    <w:rsid w:val="000F4B80"/>
    <w:rsid w:val="000F52E1"/>
    <w:rsid w:val="000F55ED"/>
    <w:rsid w:val="00100BAB"/>
    <w:rsid w:val="00100C62"/>
    <w:rsid w:val="00102C75"/>
    <w:rsid w:val="00105B11"/>
    <w:rsid w:val="00107D58"/>
    <w:rsid w:val="001125E9"/>
    <w:rsid w:val="00112994"/>
    <w:rsid w:val="00112E42"/>
    <w:rsid w:val="00114860"/>
    <w:rsid w:val="001166B2"/>
    <w:rsid w:val="001209F6"/>
    <w:rsid w:val="00124777"/>
    <w:rsid w:val="0013174C"/>
    <w:rsid w:val="00133A30"/>
    <w:rsid w:val="00135A0C"/>
    <w:rsid w:val="00136098"/>
    <w:rsid w:val="00136832"/>
    <w:rsid w:val="001371D8"/>
    <w:rsid w:val="00142E46"/>
    <w:rsid w:val="0014447E"/>
    <w:rsid w:val="00144A06"/>
    <w:rsid w:val="00144E05"/>
    <w:rsid w:val="00145812"/>
    <w:rsid w:val="00147E18"/>
    <w:rsid w:val="00153096"/>
    <w:rsid w:val="00153762"/>
    <w:rsid w:val="00154094"/>
    <w:rsid w:val="00154714"/>
    <w:rsid w:val="001568FD"/>
    <w:rsid w:val="00157FE2"/>
    <w:rsid w:val="00160C8D"/>
    <w:rsid w:val="00161AC4"/>
    <w:rsid w:val="00162113"/>
    <w:rsid w:val="001659B4"/>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889"/>
    <w:rsid w:val="001A423A"/>
    <w:rsid w:val="001A522C"/>
    <w:rsid w:val="001A6C96"/>
    <w:rsid w:val="001A7F62"/>
    <w:rsid w:val="001B3D4D"/>
    <w:rsid w:val="001B5099"/>
    <w:rsid w:val="001B5CCD"/>
    <w:rsid w:val="001B5D68"/>
    <w:rsid w:val="001B6234"/>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4237"/>
    <w:rsid w:val="00225B89"/>
    <w:rsid w:val="00226D0D"/>
    <w:rsid w:val="00227DC0"/>
    <w:rsid w:val="00232784"/>
    <w:rsid w:val="00235463"/>
    <w:rsid w:val="002378A2"/>
    <w:rsid w:val="0024212A"/>
    <w:rsid w:val="00242A6A"/>
    <w:rsid w:val="002467D3"/>
    <w:rsid w:val="00247E97"/>
    <w:rsid w:val="00250EBF"/>
    <w:rsid w:val="00250F01"/>
    <w:rsid w:val="0025379B"/>
    <w:rsid w:val="002543BD"/>
    <w:rsid w:val="00263D3B"/>
    <w:rsid w:val="002658C6"/>
    <w:rsid w:val="00265FB9"/>
    <w:rsid w:val="0027056E"/>
    <w:rsid w:val="00271846"/>
    <w:rsid w:val="00271B55"/>
    <w:rsid w:val="0027463C"/>
    <w:rsid w:val="002762A4"/>
    <w:rsid w:val="0027661B"/>
    <w:rsid w:val="0028129F"/>
    <w:rsid w:val="00294673"/>
    <w:rsid w:val="002A1E04"/>
    <w:rsid w:val="002A53CF"/>
    <w:rsid w:val="002A61A9"/>
    <w:rsid w:val="002A7320"/>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E73F1"/>
    <w:rsid w:val="002F0BFE"/>
    <w:rsid w:val="002F2562"/>
    <w:rsid w:val="002F43A0"/>
    <w:rsid w:val="002F44CC"/>
    <w:rsid w:val="002F5133"/>
    <w:rsid w:val="002F56E1"/>
    <w:rsid w:val="002F65FA"/>
    <w:rsid w:val="002F7CAA"/>
    <w:rsid w:val="002F7FE3"/>
    <w:rsid w:val="003013C9"/>
    <w:rsid w:val="0030171C"/>
    <w:rsid w:val="003038AC"/>
    <w:rsid w:val="003049CB"/>
    <w:rsid w:val="00315C6F"/>
    <w:rsid w:val="00315DCE"/>
    <w:rsid w:val="0031672F"/>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D5B67"/>
    <w:rsid w:val="003D6A35"/>
    <w:rsid w:val="003E0CA3"/>
    <w:rsid w:val="003E48C3"/>
    <w:rsid w:val="003E657C"/>
    <w:rsid w:val="003F6898"/>
    <w:rsid w:val="00402089"/>
    <w:rsid w:val="00403527"/>
    <w:rsid w:val="00404EFD"/>
    <w:rsid w:val="004101A8"/>
    <w:rsid w:val="004125C3"/>
    <w:rsid w:val="00417E8E"/>
    <w:rsid w:val="00420EFB"/>
    <w:rsid w:val="004230D6"/>
    <w:rsid w:val="004245B5"/>
    <w:rsid w:val="004252BA"/>
    <w:rsid w:val="004278E4"/>
    <w:rsid w:val="004304B9"/>
    <w:rsid w:val="0043242B"/>
    <w:rsid w:val="00432C7F"/>
    <w:rsid w:val="0043330F"/>
    <w:rsid w:val="004346E2"/>
    <w:rsid w:val="00434FED"/>
    <w:rsid w:val="004368C3"/>
    <w:rsid w:val="0044712D"/>
    <w:rsid w:val="00450D10"/>
    <w:rsid w:val="00454365"/>
    <w:rsid w:val="0045457D"/>
    <w:rsid w:val="00456BE8"/>
    <w:rsid w:val="00462FAD"/>
    <w:rsid w:val="00466741"/>
    <w:rsid w:val="00466C80"/>
    <w:rsid w:val="00472A57"/>
    <w:rsid w:val="00474819"/>
    <w:rsid w:val="00477941"/>
    <w:rsid w:val="00480543"/>
    <w:rsid w:val="00484454"/>
    <w:rsid w:val="0048536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B5EBE"/>
    <w:rsid w:val="004B75A0"/>
    <w:rsid w:val="004C3C1A"/>
    <w:rsid w:val="004C677A"/>
    <w:rsid w:val="004C7759"/>
    <w:rsid w:val="004D03E1"/>
    <w:rsid w:val="004D1007"/>
    <w:rsid w:val="004D1827"/>
    <w:rsid w:val="004D2A1B"/>
    <w:rsid w:val="004D4B9C"/>
    <w:rsid w:val="004D511E"/>
    <w:rsid w:val="004D631D"/>
    <w:rsid w:val="004D6709"/>
    <w:rsid w:val="004E0A65"/>
    <w:rsid w:val="004E3487"/>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41C5"/>
    <w:rsid w:val="00531DFF"/>
    <w:rsid w:val="00531FFE"/>
    <w:rsid w:val="005358E1"/>
    <w:rsid w:val="00537FBC"/>
    <w:rsid w:val="0054059F"/>
    <w:rsid w:val="0054306E"/>
    <w:rsid w:val="0054384E"/>
    <w:rsid w:val="00546623"/>
    <w:rsid w:val="00547F36"/>
    <w:rsid w:val="00551357"/>
    <w:rsid w:val="00555B68"/>
    <w:rsid w:val="00555EC7"/>
    <w:rsid w:val="005613DA"/>
    <w:rsid w:val="00561D3C"/>
    <w:rsid w:val="00564504"/>
    <w:rsid w:val="00567EB0"/>
    <w:rsid w:val="0057008E"/>
    <w:rsid w:val="005722BF"/>
    <w:rsid w:val="00575F7D"/>
    <w:rsid w:val="00576879"/>
    <w:rsid w:val="005856E4"/>
    <w:rsid w:val="005868D7"/>
    <w:rsid w:val="0058775F"/>
    <w:rsid w:val="0059369C"/>
    <w:rsid w:val="005944A6"/>
    <w:rsid w:val="00597615"/>
    <w:rsid w:val="005A0AD7"/>
    <w:rsid w:val="005A3644"/>
    <w:rsid w:val="005A3763"/>
    <w:rsid w:val="005A3F90"/>
    <w:rsid w:val="005A5B25"/>
    <w:rsid w:val="005B4A9C"/>
    <w:rsid w:val="005B5A5B"/>
    <w:rsid w:val="005B6EAB"/>
    <w:rsid w:val="005C175E"/>
    <w:rsid w:val="005C31BA"/>
    <w:rsid w:val="005C34A5"/>
    <w:rsid w:val="005C4645"/>
    <w:rsid w:val="005C50F9"/>
    <w:rsid w:val="005C607B"/>
    <w:rsid w:val="005C678C"/>
    <w:rsid w:val="005C7B94"/>
    <w:rsid w:val="005D170D"/>
    <w:rsid w:val="005D34E2"/>
    <w:rsid w:val="005D4EE7"/>
    <w:rsid w:val="005D7C28"/>
    <w:rsid w:val="005E19D8"/>
    <w:rsid w:val="005E248E"/>
    <w:rsid w:val="005E3C6B"/>
    <w:rsid w:val="005E4593"/>
    <w:rsid w:val="005E5910"/>
    <w:rsid w:val="005F602B"/>
    <w:rsid w:val="005F68A4"/>
    <w:rsid w:val="005F6C93"/>
    <w:rsid w:val="005F79E3"/>
    <w:rsid w:val="00601F07"/>
    <w:rsid w:val="00602C81"/>
    <w:rsid w:val="00603AD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07B0"/>
    <w:rsid w:val="00656F12"/>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B79"/>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20200"/>
    <w:rsid w:val="00723879"/>
    <w:rsid w:val="0072447D"/>
    <w:rsid w:val="00726478"/>
    <w:rsid w:val="00730819"/>
    <w:rsid w:val="007333AF"/>
    <w:rsid w:val="0074075F"/>
    <w:rsid w:val="00746E16"/>
    <w:rsid w:val="007470E3"/>
    <w:rsid w:val="00751668"/>
    <w:rsid w:val="00753802"/>
    <w:rsid w:val="007562E6"/>
    <w:rsid w:val="00757094"/>
    <w:rsid w:val="0076328B"/>
    <w:rsid w:val="0076350F"/>
    <w:rsid w:val="00766BC0"/>
    <w:rsid w:val="00770C57"/>
    <w:rsid w:val="0077176F"/>
    <w:rsid w:val="00773518"/>
    <w:rsid w:val="00773A42"/>
    <w:rsid w:val="0077404E"/>
    <w:rsid w:val="00775604"/>
    <w:rsid w:val="007802C2"/>
    <w:rsid w:val="007818F1"/>
    <w:rsid w:val="007833E2"/>
    <w:rsid w:val="007834B3"/>
    <w:rsid w:val="00783F22"/>
    <w:rsid w:val="0079027C"/>
    <w:rsid w:val="007909A9"/>
    <w:rsid w:val="00790CAA"/>
    <w:rsid w:val="00792548"/>
    <w:rsid w:val="00792911"/>
    <w:rsid w:val="007930D3"/>
    <w:rsid w:val="0079322C"/>
    <w:rsid w:val="007A3D3B"/>
    <w:rsid w:val="007A6428"/>
    <w:rsid w:val="007A66FB"/>
    <w:rsid w:val="007B1754"/>
    <w:rsid w:val="007B1969"/>
    <w:rsid w:val="007B1F52"/>
    <w:rsid w:val="007B4903"/>
    <w:rsid w:val="007B6F1B"/>
    <w:rsid w:val="007C14C5"/>
    <w:rsid w:val="007C2778"/>
    <w:rsid w:val="007C3926"/>
    <w:rsid w:val="007C5E58"/>
    <w:rsid w:val="007C7A88"/>
    <w:rsid w:val="007C7D8B"/>
    <w:rsid w:val="007D4EC8"/>
    <w:rsid w:val="007D5583"/>
    <w:rsid w:val="007D65F7"/>
    <w:rsid w:val="007E075C"/>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47D4"/>
    <w:rsid w:val="00894BA2"/>
    <w:rsid w:val="00894D39"/>
    <w:rsid w:val="00895DFA"/>
    <w:rsid w:val="0089759F"/>
    <w:rsid w:val="008A2E51"/>
    <w:rsid w:val="008A4AE0"/>
    <w:rsid w:val="008A58B0"/>
    <w:rsid w:val="008A605C"/>
    <w:rsid w:val="008A7F89"/>
    <w:rsid w:val="008B05DF"/>
    <w:rsid w:val="008B2DE4"/>
    <w:rsid w:val="008B7ECC"/>
    <w:rsid w:val="008C1750"/>
    <w:rsid w:val="008C3409"/>
    <w:rsid w:val="008C3772"/>
    <w:rsid w:val="008C519E"/>
    <w:rsid w:val="008C53CC"/>
    <w:rsid w:val="008D217E"/>
    <w:rsid w:val="008D22D0"/>
    <w:rsid w:val="008D2BE8"/>
    <w:rsid w:val="008D4491"/>
    <w:rsid w:val="008D4BEB"/>
    <w:rsid w:val="008D5147"/>
    <w:rsid w:val="008D6AA7"/>
    <w:rsid w:val="008D7383"/>
    <w:rsid w:val="008E29DF"/>
    <w:rsid w:val="008E4AA4"/>
    <w:rsid w:val="008F1476"/>
    <w:rsid w:val="008F41D5"/>
    <w:rsid w:val="008F593C"/>
    <w:rsid w:val="008F7E87"/>
    <w:rsid w:val="00900BA8"/>
    <w:rsid w:val="00901490"/>
    <w:rsid w:val="009024D1"/>
    <w:rsid w:val="00907B61"/>
    <w:rsid w:val="009105CC"/>
    <w:rsid w:val="00910A73"/>
    <w:rsid w:val="00914C62"/>
    <w:rsid w:val="00920061"/>
    <w:rsid w:val="009200FA"/>
    <w:rsid w:val="0092015B"/>
    <w:rsid w:val="00921592"/>
    <w:rsid w:val="00934FAE"/>
    <w:rsid w:val="00940C6A"/>
    <w:rsid w:val="00942A4E"/>
    <w:rsid w:val="00945D42"/>
    <w:rsid w:val="0094712C"/>
    <w:rsid w:val="00950086"/>
    <w:rsid w:val="009536E9"/>
    <w:rsid w:val="00953A9F"/>
    <w:rsid w:val="00955518"/>
    <w:rsid w:val="009566A5"/>
    <w:rsid w:val="00957E1F"/>
    <w:rsid w:val="00960F5A"/>
    <w:rsid w:val="00962032"/>
    <w:rsid w:val="00966DC0"/>
    <w:rsid w:val="009746C6"/>
    <w:rsid w:val="009746FA"/>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6CE9"/>
    <w:rsid w:val="009E76DE"/>
    <w:rsid w:val="009F0D25"/>
    <w:rsid w:val="009F2C6E"/>
    <w:rsid w:val="009F2D50"/>
    <w:rsid w:val="009F3BDC"/>
    <w:rsid w:val="009F4743"/>
    <w:rsid w:val="009F73F7"/>
    <w:rsid w:val="009F7A08"/>
    <w:rsid w:val="00A01D6E"/>
    <w:rsid w:val="00A0567A"/>
    <w:rsid w:val="00A05A94"/>
    <w:rsid w:val="00A062AC"/>
    <w:rsid w:val="00A065DD"/>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76F"/>
    <w:rsid w:val="00A95993"/>
    <w:rsid w:val="00A961A7"/>
    <w:rsid w:val="00A96333"/>
    <w:rsid w:val="00AA0FBE"/>
    <w:rsid w:val="00AA11F7"/>
    <w:rsid w:val="00AA5AB8"/>
    <w:rsid w:val="00AB58E5"/>
    <w:rsid w:val="00AB5D01"/>
    <w:rsid w:val="00AC3ACF"/>
    <w:rsid w:val="00AC4212"/>
    <w:rsid w:val="00AC47BD"/>
    <w:rsid w:val="00AC7D83"/>
    <w:rsid w:val="00AD1547"/>
    <w:rsid w:val="00AD28E2"/>
    <w:rsid w:val="00AD3BC9"/>
    <w:rsid w:val="00AD46CB"/>
    <w:rsid w:val="00AD4A11"/>
    <w:rsid w:val="00AD5735"/>
    <w:rsid w:val="00AE14E3"/>
    <w:rsid w:val="00AE172D"/>
    <w:rsid w:val="00AE5D52"/>
    <w:rsid w:val="00AE6B45"/>
    <w:rsid w:val="00AE6C31"/>
    <w:rsid w:val="00AE71CE"/>
    <w:rsid w:val="00AF104E"/>
    <w:rsid w:val="00AF1FFB"/>
    <w:rsid w:val="00AF4C52"/>
    <w:rsid w:val="00AF4DBA"/>
    <w:rsid w:val="00AF4EF6"/>
    <w:rsid w:val="00B00E53"/>
    <w:rsid w:val="00B0169D"/>
    <w:rsid w:val="00B01D0B"/>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4052D"/>
    <w:rsid w:val="00B417E1"/>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4FA4"/>
    <w:rsid w:val="00B77DCC"/>
    <w:rsid w:val="00B80F07"/>
    <w:rsid w:val="00B82B58"/>
    <w:rsid w:val="00B83701"/>
    <w:rsid w:val="00B907CC"/>
    <w:rsid w:val="00B95F50"/>
    <w:rsid w:val="00B976BB"/>
    <w:rsid w:val="00BA2A74"/>
    <w:rsid w:val="00BA403B"/>
    <w:rsid w:val="00BB0C20"/>
    <w:rsid w:val="00BB15E1"/>
    <w:rsid w:val="00BB54E2"/>
    <w:rsid w:val="00BB7F53"/>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0F8"/>
    <w:rsid w:val="00BF09D7"/>
    <w:rsid w:val="00BF220C"/>
    <w:rsid w:val="00BF23F2"/>
    <w:rsid w:val="00BF25F5"/>
    <w:rsid w:val="00BF3C1D"/>
    <w:rsid w:val="00BF4149"/>
    <w:rsid w:val="00BF5CFF"/>
    <w:rsid w:val="00BF69A0"/>
    <w:rsid w:val="00C00CE9"/>
    <w:rsid w:val="00C01E8B"/>
    <w:rsid w:val="00C020B9"/>
    <w:rsid w:val="00C0791B"/>
    <w:rsid w:val="00C101E9"/>
    <w:rsid w:val="00C123BF"/>
    <w:rsid w:val="00C138E4"/>
    <w:rsid w:val="00C21B16"/>
    <w:rsid w:val="00C22A87"/>
    <w:rsid w:val="00C22EC8"/>
    <w:rsid w:val="00C243E6"/>
    <w:rsid w:val="00C27766"/>
    <w:rsid w:val="00C329E4"/>
    <w:rsid w:val="00C32A31"/>
    <w:rsid w:val="00C34488"/>
    <w:rsid w:val="00C36E0E"/>
    <w:rsid w:val="00C406F8"/>
    <w:rsid w:val="00C42A22"/>
    <w:rsid w:val="00C450F3"/>
    <w:rsid w:val="00C52D2E"/>
    <w:rsid w:val="00C53004"/>
    <w:rsid w:val="00C54B8A"/>
    <w:rsid w:val="00C54C68"/>
    <w:rsid w:val="00C5755F"/>
    <w:rsid w:val="00C61C31"/>
    <w:rsid w:val="00C64D48"/>
    <w:rsid w:val="00C66154"/>
    <w:rsid w:val="00C671FF"/>
    <w:rsid w:val="00C701F3"/>
    <w:rsid w:val="00C7065F"/>
    <w:rsid w:val="00C707B8"/>
    <w:rsid w:val="00C719ED"/>
    <w:rsid w:val="00C722F8"/>
    <w:rsid w:val="00C72B26"/>
    <w:rsid w:val="00C738FD"/>
    <w:rsid w:val="00C739E1"/>
    <w:rsid w:val="00C74429"/>
    <w:rsid w:val="00C765F9"/>
    <w:rsid w:val="00C76BB2"/>
    <w:rsid w:val="00C76E08"/>
    <w:rsid w:val="00C81A9E"/>
    <w:rsid w:val="00C826B0"/>
    <w:rsid w:val="00C82767"/>
    <w:rsid w:val="00C90547"/>
    <w:rsid w:val="00C9174A"/>
    <w:rsid w:val="00C949EE"/>
    <w:rsid w:val="00C968AB"/>
    <w:rsid w:val="00CA05A2"/>
    <w:rsid w:val="00CA1ABA"/>
    <w:rsid w:val="00CA21B3"/>
    <w:rsid w:val="00CA40A4"/>
    <w:rsid w:val="00CA7BEB"/>
    <w:rsid w:val="00CB027B"/>
    <w:rsid w:val="00CB2EDD"/>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5033"/>
    <w:rsid w:val="00D07480"/>
    <w:rsid w:val="00D11AAA"/>
    <w:rsid w:val="00D15447"/>
    <w:rsid w:val="00D17178"/>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54CFD"/>
    <w:rsid w:val="00D60191"/>
    <w:rsid w:val="00D60800"/>
    <w:rsid w:val="00D6679A"/>
    <w:rsid w:val="00D715BE"/>
    <w:rsid w:val="00D75282"/>
    <w:rsid w:val="00D75E81"/>
    <w:rsid w:val="00D772A2"/>
    <w:rsid w:val="00D77B8F"/>
    <w:rsid w:val="00D81B40"/>
    <w:rsid w:val="00D82060"/>
    <w:rsid w:val="00D90BD2"/>
    <w:rsid w:val="00D91E62"/>
    <w:rsid w:val="00D94AFB"/>
    <w:rsid w:val="00DA317A"/>
    <w:rsid w:val="00DA5885"/>
    <w:rsid w:val="00DB2942"/>
    <w:rsid w:val="00DB3AA6"/>
    <w:rsid w:val="00DC02D4"/>
    <w:rsid w:val="00DC0498"/>
    <w:rsid w:val="00DC21E2"/>
    <w:rsid w:val="00DC34E9"/>
    <w:rsid w:val="00DC5144"/>
    <w:rsid w:val="00DC55E8"/>
    <w:rsid w:val="00DD1814"/>
    <w:rsid w:val="00DD270F"/>
    <w:rsid w:val="00DD6EAF"/>
    <w:rsid w:val="00DE156D"/>
    <w:rsid w:val="00DE1B1B"/>
    <w:rsid w:val="00DE41D8"/>
    <w:rsid w:val="00DE6473"/>
    <w:rsid w:val="00DF0069"/>
    <w:rsid w:val="00DF1342"/>
    <w:rsid w:val="00DF30B6"/>
    <w:rsid w:val="00DF4917"/>
    <w:rsid w:val="00DF6B6A"/>
    <w:rsid w:val="00DF7169"/>
    <w:rsid w:val="00DF7CA7"/>
    <w:rsid w:val="00E01208"/>
    <w:rsid w:val="00E01F05"/>
    <w:rsid w:val="00E049B4"/>
    <w:rsid w:val="00E05179"/>
    <w:rsid w:val="00E055E5"/>
    <w:rsid w:val="00E2443D"/>
    <w:rsid w:val="00E2667D"/>
    <w:rsid w:val="00E32161"/>
    <w:rsid w:val="00E32789"/>
    <w:rsid w:val="00E3286E"/>
    <w:rsid w:val="00E32AD2"/>
    <w:rsid w:val="00E32C50"/>
    <w:rsid w:val="00E32FC7"/>
    <w:rsid w:val="00E333C5"/>
    <w:rsid w:val="00E37C5C"/>
    <w:rsid w:val="00E42317"/>
    <w:rsid w:val="00E449F3"/>
    <w:rsid w:val="00E4771B"/>
    <w:rsid w:val="00E53077"/>
    <w:rsid w:val="00E53BDE"/>
    <w:rsid w:val="00E5433E"/>
    <w:rsid w:val="00E57FB4"/>
    <w:rsid w:val="00E60F54"/>
    <w:rsid w:val="00E661B0"/>
    <w:rsid w:val="00E6693E"/>
    <w:rsid w:val="00E670CC"/>
    <w:rsid w:val="00E67FC0"/>
    <w:rsid w:val="00E704B7"/>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587D"/>
    <w:rsid w:val="00EA635D"/>
    <w:rsid w:val="00EA7C2C"/>
    <w:rsid w:val="00EC32A9"/>
    <w:rsid w:val="00EC4014"/>
    <w:rsid w:val="00EC43CB"/>
    <w:rsid w:val="00EC4536"/>
    <w:rsid w:val="00EC50BC"/>
    <w:rsid w:val="00ED1FA8"/>
    <w:rsid w:val="00ED47F8"/>
    <w:rsid w:val="00ED5C60"/>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15B2"/>
    <w:rsid w:val="00F13A09"/>
    <w:rsid w:val="00F14348"/>
    <w:rsid w:val="00F152C2"/>
    <w:rsid w:val="00F174C2"/>
    <w:rsid w:val="00F215CB"/>
    <w:rsid w:val="00F31434"/>
    <w:rsid w:val="00F32A04"/>
    <w:rsid w:val="00F35B08"/>
    <w:rsid w:val="00F40894"/>
    <w:rsid w:val="00F40BFB"/>
    <w:rsid w:val="00F41A14"/>
    <w:rsid w:val="00F41A69"/>
    <w:rsid w:val="00F42313"/>
    <w:rsid w:val="00F4402D"/>
    <w:rsid w:val="00F46202"/>
    <w:rsid w:val="00F46E7A"/>
    <w:rsid w:val="00F517F4"/>
    <w:rsid w:val="00F52533"/>
    <w:rsid w:val="00F527DF"/>
    <w:rsid w:val="00F534B9"/>
    <w:rsid w:val="00F54141"/>
    <w:rsid w:val="00F57DB7"/>
    <w:rsid w:val="00F6383D"/>
    <w:rsid w:val="00F66EA6"/>
    <w:rsid w:val="00F70C23"/>
    <w:rsid w:val="00F7149A"/>
    <w:rsid w:val="00F72083"/>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7ECD"/>
    <w:rsid w:val="00FC069F"/>
    <w:rsid w:val="00FC4649"/>
    <w:rsid w:val="00FC5BC5"/>
    <w:rsid w:val="00FD0FEC"/>
    <w:rsid w:val="00FD3D99"/>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5469AC"/>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3164</Words>
  <Characters>145938</Characters>
  <Application>Microsoft Office Word</Application>
  <DocSecurity>0</DocSecurity>
  <Lines>1216</Lines>
  <Paragraphs>3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117</cp:revision>
  <cp:lastPrinted>2021-08-25T12:08:00Z</cp:lastPrinted>
  <dcterms:created xsi:type="dcterms:W3CDTF">2021-07-07T08:34:00Z</dcterms:created>
  <dcterms:modified xsi:type="dcterms:W3CDTF">2021-09-0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6">
    <vt:lpwstr>False</vt:lpwstr>
  </property>
</Properties>
</file>